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EBD4E6" w14:textId="5F131809" w:rsidR="007361AA" w:rsidRDefault="006A3684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32"/>
          <w:szCs w:val="32"/>
        </w:rPr>
      </w:pPr>
      <w:r>
        <w:rPr>
          <w:rFonts w:ascii="Microsoft JhengHei" w:eastAsia="Microsoft JhengHei" w:hAnsi="Microsoft JhengHei"/>
          <w:b/>
          <w:bCs/>
          <w:noProof/>
          <w:sz w:val="32"/>
          <w:szCs w:val="32"/>
        </w:rPr>
        <w:drawing>
          <wp:inline distT="0" distB="0" distL="0" distR="0" wp14:anchorId="7A8DE99B" wp14:editId="776ACF15">
            <wp:extent cx="3552825" cy="1589028"/>
            <wp:effectExtent l="0" t="0" r="0" b="0"/>
            <wp:docPr id="4" name="Picture 4" descr="Logo, company n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, company name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1236" cy="1601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6D1E1C" w14:textId="0F3770B7" w:rsidR="00EE30B8" w:rsidRPr="001663FF" w:rsidRDefault="00EE30B8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32"/>
          <w:szCs w:val="32"/>
        </w:rPr>
      </w:pPr>
      <w:r w:rsidRPr="001663FF">
        <w:rPr>
          <w:rFonts w:ascii="Microsoft JhengHei" w:eastAsia="Microsoft JhengHei" w:hAnsi="Microsoft JhengHei"/>
          <w:b/>
          <w:bCs/>
          <w:sz w:val="32"/>
          <w:szCs w:val="32"/>
        </w:rPr>
        <w:t>PCOS CONSULTATION TIPS</w:t>
      </w:r>
    </w:p>
    <w:p w14:paraId="495C4399" w14:textId="2D0FA950" w:rsidR="00997A42" w:rsidRDefault="00B84D37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  <w:r w:rsidRPr="00E6790C">
        <w:rPr>
          <w:rFonts w:ascii="Microsoft JhengHei" w:eastAsia="Microsoft JhengHei" w:hAnsi="Microsoft JhengHei"/>
          <w:b/>
          <w:bCs/>
          <w:sz w:val="20"/>
          <w:szCs w:val="20"/>
        </w:rPr>
        <w:t>B</w:t>
      </w:r>
      <w:r w:rsidR="00EE30B8">
        <w:rPr>
          <w:rFonts w:ascii="Microsoft JhengHei" w:eastAsia="Microsoft JhengHei" w:hAnsi="Microsoft JhengHei"/>
          <w:b/>
          <w:bCs/>
          <w:sz w:val="20"/>
          <w:szCs w:val="20"/>
        </w:rPr>
        <w:t>EFORE THE APPOINTMENT</w:t>
      </w:r>
    </w:p>
    <w:p w14:paraId="0A2FC509" w14:textId="77777777" w:rsidR="00EE30B8" w:rsidRPr="00E6790C" w:rsidRDefault="00EE30B8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5DA3F335" w14:textId="1DF5408E" w:rsidR="00B84D37" w:rsidRPr="00E6790C" w:rsidRDefault="00B84D37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Keep a symptoms diary so you can note any patterns that may emerge in the run-up to your appointment</w:t>
      </w:r>
      <w:r w:rsidR="00A0288C">
        <w:rPr>
          <w:rFonts w:ascii="Microsoft JhengHei" w:eastAsia="Microsoft JhengHei" w:hAnsi="Microsoft JhengHei"/>
          <w:sz w:val="20"/>
          <w:szCs w:val="20"/>
        </w:rPr>
        <w:t>.  Note</w:t>
      </w:r>
      <w:r w:rsidR="00AD3B9E" w:rsidRPr="00E6790C">
        <w:rPr>
          <w:rFonts w:ascii="Microsoft JhengHei" w:eastAsia="Microsoft JhengHei" w:hAnsi="Microsoft JhengHei"/>
          <w:sz w:val="20"/>
          <w:szCs w:val="20"/>
        </w:rPr>
        <w:t xml:space="preserve"> when your symptoms started</w:t>
      </w:r>
      <w:r w:rsidR="00A0288C">
        <w:rPr>
          <w:rFonts w:ascii="Microsoft JhengHei" w:eastAsia="Microsoft JhengHei" w:hAnsi="Microsoft JhengHei"/>
          <w:sz w:val="20"/>
          <w:szCs w:val="20"/>
        </w:rPr>
        <w:t xml:space="preserve"> or </w:t>
      </w:r>
      <w:r w:rsidR="00AD3B9E" w:rsidRPr="00E6790C">
        <w:rPr>
          <w:rFonts w:ascii="Microsoft JhengHei" w:eastAsia="Microsoft JhengHei" w:hAnsi="Microsoft JhengHei"/>
          <w:sz w:val="20"/>
          <w:szCs w:val="20"/>
        </w:rPr>
        <w:t>worsened</w:t>
      </w:r>
      <w:r w:rsidR="00407B26" w:rsidRPr="00E6790C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="00A0288C">
        <w:rPr>
          <w:rFonts w:ascii="Microsoft JhengHei" w:eastAsia="Microsoft JhengHei" w:hAnsi="Microsoft JhengHei"/>
          <w:sz w:val="20"/>
          <w:szCs w:val="20"/>
        </w:rPr>
        <w:t>&amp; anything you noted that coincided with the changes</w:t>
      </w:r>
      <w:r w:rsidR="00AD3B9E" w:rsidRPr="00E6790C">
        <w:rPr>
          <w:rFonts w:ascii="Microsoft JhengHei" w:eastAsia="Microsoft JhengHei" w:hAnsi="Microsoft JhengHei"/>
          <w:sz w:val="20"/>
          <w:szCs w:val="20"/>
        </w:rPr>
        <w:t>.</w:t>
      </w:r>
    </w:p>
    <w:p w14:paraId="5DB46E2D" w14:textId="47F77886" w:rsidR="00AF4C13" w:rsidRPr="00E6790C" w:rsidRDefault="00B84D37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Prepare questions you may want to cover (what is the main reason for your visit? – consult the PCOS Question Prompt List</w:t>
      </w:r>
      <w:r w:rsidR="006D21DA" w:rsidRPr="00E6790C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fldChar w:fldCharType="begin" w:fldLock="1"/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instrText>ADDIN CSL_CITATION {"citationItems":[{"id":"ITEM-1","itemData":{"URL":"https://www.monash.edu/medicine/sphpm/mchri/pcos/resources/pcos-question-prompt-list","accessed":{"date-parts":[["2022","4","30"]]},"id":"ITEM-1","issued":{"date-parts":[["0"]]},"title":"PCOS Question Prompt List - Monash Centre for Health Research and Implementation (MCHRI)","type":"webpage"},"uris":["http://www.mendeley.com/documents/?uuid=13cd4517-70c9-3910-a628-166233f908e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fldChar w:fldCharType="separate"/>
      </w:r>
      <w:r w:rsidR="00AF4C13" w:rsidRPr="00E6790C">
        <w:rPr>
          <w:rFonts w:ascii="Microsoft JhengHei" w:eastAsia="Microsoft JhengHei" w:hAnsi="Microsoft JhengHei"/>
          <w:noProof/>
          <w:sz w:val="20"/>
          <w:szCs w:val="20"/>
        </w:rPr>
        <w:t>[1]</w: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fldChar w:fldCharType="end"/>
      </w:r>
    </w:p>
    <w:p w14:paraId="1DD789DB" w14:textId="35EE2B95" w:rsidR="00AF4C13" w:rsidRPr="00E6790C" w:rsidRDefault="00AF4C13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 xml:space="preserve">You can </w:t>
      </w:r>
      <w:r w:rsidR="005764F4" w:rsidRPr="00E6790C">
        <w:rPr>
          <w:rFonts w:ascii="Microsoft JhengHei" w:eastAsia="Microsoft JhengHei" w:hAnsi="Microsoft JhengHei"/>
          <w:sz w:val="20"/>
          <w:szCs w:val="20"/>
        </w:rPr>
        <w:t xml:space="preserve">download it </w:t>
      </w:r>
      <w:r w:rsidRPr="00E6790C">
        <w:rPr>
          <w:rFonts w:ascii="Microsoft JhengHei" w:eastAsia="Microsoft JhengHei" w:hAnsi="Microsoft JhengHei"/>
          <w:sz w:val="20"/>
          <w:szCs w:val="20"/>
        </w:rPr>
        <w:t xml:space="preserve">by copying and pasting the link below into </w:t>
      </w:r>
      <w:r w:rsidR="005E0818">
        <w:rPr>
          <w:rFonts w:ascii="Microsoft JhengHei" w:eastAsia="Microsoft JhengHei" w:hAnsi="Microsoft JhengHei"/>
          <w:sz w:val="20"/>
          <w:szCs w:val="20"/>
        </w:rPr>
        <w:t>your internet</w:t>
      </w:r>
      <w:r w:rsidRPr="00E6790C">
        <w:rPr>
          <w:rFonts w:ascii="Microsoft JhengHei" w:eastAsia="Microsoft JhengHei" w:hAnsi="Microsoft JhengHei"/>
          <w:sz w:val="20"/>
          <w:szCs w:val="20"/>
        </w:rPr>
        <w:t xml:space="preserve"> browser</w:t>
      </w:r>
      <w:r w:rsidR="00A0288C">
        <w:rPr>
          <w:rFonts w:ascii="Microsoft JhengHei" w:eastAsia="Microsoft JhengHei" w:hAnsi="Microsoft JhengHei"/>
          <w:sz w:val="20"/>
          <w:szCs w:val="20"/>
        </w:rPr>
        <w:t>:</w:t>
      </w:r>
    </w:p>
    <w:p w14:paraId="4DF481B4" w14:textId="63BB2717" w:rsidR="00B84D37" w:rsidRPr="00E6790C" w:rsidRDefault="005764F4" w:rsidP="00C65DF0">
      <w:pPr>
        <w:spacing w:after="0"/>
        <w:jc w:val="both"/>
        <w:rPr>
          <w:rFonts w:ascii="Microsoft JhengHei" w:eastAsia="Microsoft JhengHei" w:hAnsi="Microsoft JhengHei"/>
          <w:b/>
          <w:bCs/>
          <w:sz w:val="20"/>
          <w:szCs w:val="20"/>
        </w:rPr>
      </w:pPr>
      <w:r w:rsidRPr="00E6790C">
        <w:rPr>
          <w:rFonts w:ascii="Microsoft JhengHei" w:eastAsia="Microsoft JhengHei" w:hAnsi="Microsoft JhengHei"/>
          <w:b/>
          <w:bCs/>
          <w:sz w:val="20"/>
          <w:szCs w:val="20"/>
        </w:rPr>
        <w:t xml:space="preserve">https://www.monash.edu/medicine/sphpm/mchri/pcos/resources/pcos-question-prompt-list  </w:t>
      </w:r>
    </w:p>
    <w:p w14:paraId="7233F987" w14:textId="0584713C" w:rsidR="00B84D37" w:rsidRPr="00E6790C" w:rsidRDefault="00B84D37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Bring a copy of your symptom checklist (see PCOS symptom checklist).</w:t>
      </w:r>
    </w:p>
    <w:p w14:paraId="5349AD8D" w14:textId="512B7643" w:rsidR="00B84D37" w:rsidRPr="00E6790C" w:rsidRDefault="00B52D9A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Make a list of all your current medications and doses including any supplements or herbal treatments you are currently taking.</w:t>
      </w:r>
    </w:p>
    <w:p w14:paraId="3454A68E" w14:textId="65C4ED7F" w:rsidR="00B52D9A" w:rsidRPr="00E6790C" w:rsidRDefault="00B52D9A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Bring any notes on your menstrual cycle</w:t>
      </w:r>
      <w:r w:rsidR="00256C1D" w:rsidRPr="00E6790C">
        <w:rPr>
          <w:rFonts w:ascii="Microsoft JhengHei" w:eastAsia="Microsoft JhengHei" w:hAnsi="Microsoft JhengHei"/>
          <w:sz w:val="20"/>
          <w:szCs w:val="20"/>
        </w:rPr>
        <w:t xml:space="preserve">, menstrual irregularities, bleeding problems, </w:t>
      </w:r>
      <w:r w:rsidR="00562D3F" w:rsidRPr="00E6790C">
        <w:rPr>
          <w:rFonts w:ascii="Microsoft JhengHei" w:eastAsia="Microsoft JhengHei" w:hAnsi="Microsoft JhengHei"/>
          <w:sz w:val="20"/>
          <w:szCs w:val="20"/>
        </w:rPr>
        <w:t xml:space="preserve">&amp; </w:t>
      </w:r>
      <w:r w:rsidR="002E3E37" w:rsidRPr="00E6790C">
        <w:rPr>
          <w:rFonts w:ascii="Microsoft JhengHei" w:eastAsia="Microsoft JhengHei" w:hAnsi="Microsoft JhengHei"/>
          <w:sz w:val="20"/>
          <w:szCs w:val="20"/>
        </w:rPr>
        <w:t>significant</w:t>
      </w:r>
      <w:r w:rsidR="00562D3F" w:rsidRPr="00E6790C">
        <w:rPr>
          <w:rFonts w:ascii="Microsoft JhengHei" w:eastAsia="Microsoft JhengHei" w:hAnsi="Microsoft JhengHei"/>
          <w:sz w:val="20"/>
          <w:szCs w:val="20"/>
        </w:rPr>
        <w:t xml:space="preserve"> dates</w:t>
      </w:r>
      <w:r w:rsidR="00256C1D" w:rsidRPr="00E6790C">
        <w:rPr>
          <w:rFonts w:ascii="Microsoft JhengHei" w:eastAsia="Microsoft JhengHei" w:hAnsi="Microsoft JhengHei"/>
          <w:sz w:val="20"/>
          <w:szCs w:val="20"/>
        </w:rPr>
        <w:t xml:space="preserve">.  </w:t>
      </w:r>
    </w:p>
    <w:p w14:paraId="2DB44DFC" w14:textId="27659C0C" w:rsidR="00407B26" w:rsidRDefault="00407B26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Ask a friend or family member to accompany you if you feel you need it.</w:t>
      </w:r>
    </w:p>
    <w:p w14:paraId="5C46D301" w14:textId="77777777" w:rsidR="00EE30B8" w:rsidRPr="00E6790C" w:rsidRDefault="00EE30B8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</w:p>
    <w:p w14:paraId="1D19F631" w14:textId="7C4CB876" w:rsidR="000E7A9F" w:rsidRDefault="000E7A9F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  <w:r w:rsidRPr="00E6790C">
        <w:rPr>
          <w:rFonts w:ascii="Microsoft JhengHei" w:eastAsia="Microsoft JhengHei" w:hAnsi="Microsoft JhengHei"/>
          <w:b/>
          <w:bCs/>
          <w:sz w:val="20"/>
          <w:szCs w:val="20"/>
        </w:rPr>
        <w:t>AT THE APPOINTMENT</w:t>
      </w:r>
    </w:p>
    <w:p w14:paraId="7E38E91F" w14:textId="77777777" w:rsidR="005E0818" w:rsidRPr="00E6790C" w:rsidRDefault="005E0818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55AC8D8E" w14:textId="18EC24AE" w:rsidR="00C21939" w:rsidRPr="00E6790C" w:rsidRDefault="000E7A9F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Take your time and breathe.</w:t>
      </w:r>
      <w:r w:rsidR="00EE30B8">
        <w:rPr>
          <w:rFonts w:ascii="Microsoft JhengHei" w:eastAsia="Microsoft JhengHei" w:hAnsi="Microsoft JhengHei"/>
          <w:sz w:val="20"/>
          <w:szCs w:val="20"/>
        </w:rPr>
        <w:t xml:space="preserve">  </w:t>
      </w:r>
      <w:r w:rsidRPr="00E6790C">
        <w:rPr>
          <w:rFonts w:ascii="Microsoft JhengHei" w:eastAsia="Microsoft JhengHei" w:hAnsi="Microsoft JhengHei"/>
          <w:sz w:val="20"/>
          <w:szCs w:val="20"/>
        </w:rPr>
        <w:t>Ask your questions</w: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fldChar w:fldCharType="begin" w:fldLock="1"/>
      </w:r>
      <w:r w:rsidR="00576416" w:rsidRPr="00E6790C">
        <w:rPr>
          <w:rFonts w:ascii="Microsoft JhengHei" w:eastAsia="Microsoft JhengHei" w:hAnsi="Microsoft JhengHei"/>
          <w:sz w:val="20"/>
          <w:szCs w:val="20"/>
        </w:rPr>
        <w:instrText>ADDIN CSL_CITATION {"citationItems":[{"id":"ITEM-1","itemData":{"URL":"https://www.nhs.uk/nhs-services/gps/what-to-ask-your-doctor/","accessed":{"date-parts":[["2022","4","29"]]},"id":"ITEM-1","issued":{"date-parts":[["0"]]},"title":"What to ask your doctor - NHS","type":"webpage"},"uris":["http://www.mendeley.com/documents/?uuid=a8fb8d8a-b52c-39be-90e2-1bd3fc86032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fldChar w:fldCharType="separate"/>
      </w:r>
      <w:r w:rsidR="00AF4C13" w:rsidRPr="00E6790C">
        <w:rPr>
          <w:rFonts w:ascii="Microsoft JhengHei" w:eastAsia="Microsoft JhengHei" w:hAnsi="Microsoft JhengHei"/>
          <w:noProof/>
          <w:sz w:val="20"/>
          <w:szCs w:val="20"/>
        </w:rPr>
        <w:t>[2]</w:t>
      </w:r>
      <w:r w:rsidR="00AF4C13" w:rsidRPr="00E6790C">
        <w:rPr>
          <w:rFonts w:ascii="Microsoft JhengHei" w:eastAsia="Microsoft JhengHei" w:hAnsi="Microsoft JhengHei"/>
          <w:sz w:val="20"/>
          <w:szCs w:val="20"/>
        </w:rPr>
        <w:fldChar w:fldCharType="end"/>
      </w:r>
      <w:r w:rsidR="001E01A1" w:rsidRPr="00E6790C">
        <w:rPr>
          <w:rFonts w:ascii="Microsoft JhengHei" w:eastAsia="Microsoft JhengHei" w:hAnsi="Microsoft JhengHei"/>
          <w:sz w:val="20"/>
          <w:szCs w:val="20"/>
        </w:rPr>
        <w:t xml:space="preserve"> – if you have brought a list, tick </w:t>
      </w:r>
      <w:r w:rsidR="008F39D9" w:rsidRPr="00E6790C">
        <w:rPr>
          <w:rFonts w:ascii="Microsoft JhengHei" w:eastAsia="Microsoft JhengHei" w:hAnsi="Microsoft JhengHei"/>
          <w:sz w:val="20"/>
          <w:szCs w:val="20"/>
        </w:rPr>
        <w:t xml:space="preserve">each point off </w:t>
      </w:r>
      <w:r w:rsidR="009126AA" w:rsidRPr="00E6790C">
        <w:rPr>
          <w:rFonts w:ascii="Microsoft JhengHei" w:eastAsia="Microsoft JhengHei" w:hAnsi="Microsoft JhengHei"/>
          <w:sz w:val="20"/>
          <w:szCs w:val="20"/>
        </w:rPr>
        <w:t>during the appointment.</w:t>
      </w:r>
      <w:r w:rsidR="00EE30B8">
        <w:rPr>
          <w:rFonts w:ascii="Microsoft JhengHei" w:eastAsia="Microsoft JhengHei" w:hAnsi="Microsoft JhengHei"/>
          <w:sz w:val="20"/>
          <w:szCs w:val="20"/>
        </w:rPr>
        <w:t xml:space="preserve">  </w:t>
      </w:r>
      <w:r w:rsidR="00C21939" w:rsidRPr="00E6790C">
        <w:rPr>
          <w:rFonts w:ascii="Microsoft JhengHei" w:eastAsia="Microsoft JhengHei" w:hAnsi="Microsoft JhengHei"/>
          <w:sz w:val="20"/>
          <w:szCs w:val="20"/>
        </w:rPr>
        <w:t>Do</w:t>
      </w:r>
      <w:r w:rsidR="00EE30B8">
        <w:rPr>
          <w:rFonts w:ascii="Microsoft JhengHei" w:eastAsia="Microsoft JhengHei" w:hAnsi="Microsoft JhengHei"/>
          <w:sz w:val="20"/>
          <w:szCs w:val="20"/>
        </w:rPr>
        <w:t xml:space="preserve"> no</w:t>
      </w:r>
      <w:r w:rsidR="00C21939" w:rsidRPr="00E6790C">
        <w:rPr>
          <w:rFonts w:ascii="Microsoft JhengHei" w:eastAsia="Microsoft JhengHei" w:hAnsi="Microsoft JhengHei"/>
          <w:sz w:val="20"/>
          <w:szCs w:val="20"/>
        </w:rPr>
        <w:t>t be afraid to ask for an explanation of anything you do</w:t>
      </w:r>
      <w:r w:rsidR="00EE30B8">
        <w:rPr>
          <w:rFonts w:ascii="Microsoft JhengHei" w:eastAsia="Microsoft JhengHei" w:hAnsi="Microsoft JhengHei"/>
          <w:sz w:val="20"/>
          <w:szCs w:val="20"/>
        </w:rPr>
        <w:t xml:space="preserve"> no</w:t>
      </w:r>
      <w:r w:rsidR="00C21939" w:rsidRPr="00E6790C">
        <w:rPr>
          <w:rFonts w:ascii="Microsoft JhengHei" w:eastAsia="Microsoft JhengHei" w:hAnsi="Microsoft JhengHei"/>
          <w:sz w:val="20"/>
          <w:szCs w:val="20"/>
        </w:rPr>
        <w:t>t understand</w:t>
      </w:r>
      <w:r w:rsidR="00EE30B8">
        <w:rPr>
          <w:rFonts w:ascii="Microsoft JhengHei" w:eastAsia="Microsoft JhengHei" w:hAnsi="Microsoft JhengHei"/>
          <w:sz w:val="20"/>
          <w:szCs w:val="20"/>
        </w:rPr>
        <w:t xml:space="preserve">.  </w:t>
      </w:r>
      <w:r w:rsidR="00C21939" w:rsidRPr="00E6790C">
        <w:rPr>
          <w:rFonts w:ascii="Microsoft JhengHei" w:eastAsia="Microsoft JhengHei" w:hAnsi="Microsoft JhengHei"/>
          <w:sz w:val="20"/>
          <w:szCs w:val="20"/>
        </w:rPr>
        <w:t>Ask them to explain any words you are not familiar with</w:t>
      </w:r>
      <w:r w:rsidR="005E0818">
        <w:rPr>
          <w:rFonts w:ascii="Microsoft JhengHei" w:eastAsia="Microsoft JhengHei" w:hAnsi="Microsoft JhengHei"/>
          <w:sz w:val="20"/>
          <w:szCs w:val="20"/>
        </w:rPr>
        <w:t xml:space="preserve"> or</w:t>
      </w:r>
      <w:r w:rsidR="00C21939" w:rsidRPr="00E6790C">
        <w:rPr>
          <w:rFonts w:ascii="Microsoft JhengHei" w:eastAsia="Microsoft JhengHei" w:hAnsi="Microsoft JhengHei"/>
          <w:sz w:val="20"/>
          <w:szCs w:val="20"/>
        </w:rPr>
        <w:t xml:space="preserve"> ask for them to write them down</w:t>
      </w:r>
      <w:r w:rsidR="005E0818">
        <w:rPr>
          <w:rFonts w:ascii="Microsoft JhengHei" w:eastAsia="Microsoft JhengHei" w:hAnsi="Microsoft JhengHei"/>
          <w:sz w:val="20"/>
          <w:szCs w:val="20"/>
        </w:rPr>
        <w:t>.</w:t>
      </w:r>
    </w:p>
    <w:p w14:paraId="54EBD7F0" w14:textId="5FA47AED" w:rsidR="00AF2337" w:rsidRPr="00E6790C" w:rsidRDefault="00AF2337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Some questions you may like to ask could include some of the following examples</w:t>
      </w:r>
    </w:p>
    <w:p w14:paraId="269A736C" w14:textId="7720965D" w:rsidR="004E5A82" w:rsidRDefault="00AF2337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What are the tests for?</w:t>
      </w:r>
      <w:r w:rsidR="005E0818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="004E5A82">
        <w:rPr>
          <w:rFonts w:ascii="Microsoft JhengHei" w:eastAsia="Microsoft JhengHei" w:hAnsi="Microsoft JhengHei"/>
          <w:sz w:val="20"/>
          <w:szCs w:val="20"/>
        </w:rPr>
        <w:t xml:space="preserve">(Usually </w:t>
      </w:r>
      <w:r w:rsidR="00D8497F">
        <w:rPr>
          <w:rFonts w:ascii="Microsoft JhengHei" w:eastAsia="Microsoft JhengHei" w:hAnsi="Microsoft JhengHei"/>
          <w:sz w:val="20"/>
          <w:szCs w:val="20"/>
        </w:rPr>
        <w:t>blood tests are taken to measure Total Testosterone, SHBG, to Calculate Free Androgen Index</w:t>
      </w:r>
      <w:r w:rsidR="00453CF8">
        <w:rPr>
          <w:rFonts w:ascii="Microsoft JhengHei" w:eastAsia="Microsoft JhengHei" w:hAnsi="Microsoft JhengHei"/>
          <w:sz w:val="20"/>
          <w:szCs w:val="20"/>
        </w:rPr>
        <w:t xml:space="preserve"> and to rule out other causes of irregular or missing periods by </w:t>
      </w:r>
      <w:r w:rsidR="003E632F">
        <w:rPr>
          <w:rFonts w:ascii="Microsoft JhengHei" w:eastAsia="Microsoft JhengHei" w:hAnsi="Microsoft JhengHei"/>
          <w:sz w:val="20"/>
          <w:szCs w:val="20"/>
        </w:rPr>
        <w:t>testing LH and FSH, Prolactin and TSH</w:t>
      </w:r>
      <w:r w:rsidR="005A069A">
        <w:rPr>
          <w:rFonts w:ascii="Microsoft JhengHei" w:eastAsia="Microsoft JhengHei" w:hAnsi="Microsoft JhengHei"/>
          <w:sz w:val="20"/>
          <w:szCs w:val="20"/>
        </w:rPr>
        <w:t xml:space="preserve"> or your Dr may include others)</w:t>
      </w:r>
      <w:r w:rsidR="003E632F">
        <w:rPr>
          <w:rFonts w:ascii="Microsoft JhengHei" w:eastAsia="Microsoft JhengHei" w:hAnsi="Microsoft JhengHei"/>
          <w:sz w:val="20"/>
          <w:szCs w:val="20"/>
        </w:rPr>
        <w:t>.</w:t>
      </w:r>
      <w:r w:rsidR="00807B6D">
        <w:rPr>
          <w:rFonts w:ascii="Microsoft JhengHei" w:eastAsia="Microsoft JhengHei" w:hAnsi="Microsoft JhengHei"/>
          <w:sz w:val="20"/>
          <w:szCs w:val="20"/>
        </w:rPr>
        <w:fldChar w:fldCharType="begin" w:fldLock="1"/>
      </w:r>
      <w:r w:rsidR="00807B6D">
        <w:rPr>
          <w:rFonts w:ascii="Microsoft JhengHei" w:eastAsia="Microsoft JhengHei" w:hAnsi="Microsoft JhengHei"/>
          <w:sz w:val="20"/>
          <w:szCs w:val="20"/>
        </w:rPr>
        <w:instrText>ADDIN CSL_CITATION {"citationItems":[{"id":"ITEM-1","itemData":{"URL":"https://cks.nice.org.uk/polycystic-ovary-syndrome#!scenario","accessed":{"date-parts":[["2019","11","16"]]},"id":"ITEM-1","issued":{"date-parts":[["0"]]},"title":"Polycystic ovary syndrome - NICE CKS","type":"webpage"},"uris":["http://www.mendeley.com/documents/?uuid=f3da5365-971b-36b7-b815-324cf389a5e7"]}],"mendeley":{"formattedCitation":"[3]","plainTextFormattedCitation":"[3]"},"properties":{"noteIndex":0},"schema":"https://github.com/citation-style-language/schema/raw/master/csl-citation.json"}</w:instrText>
      </w:r>
      <w:r w:rsidR="00807B6D">
        <w:rPr>
          <w:rFonts w:ascii="Microsoft JhengHei" w:eastAsia="Microsoft JhengHei" w:hAnsi="Microsoft JhengHei"/>
          <w:sz w:val="20"/>
          <w:szCs w:val="20"/>
        </w:rPr>
        <w:fldChar w:fldCharType="separate"/>
      </w:r>
      <w:r w:rsidR="00807B6D" w:rsidRPr="00807B6D">
        <w:rPr>
          <w:rFonts w:ascii="Microsoft JhengHei" w:eastAsia="Microsoft JhengHei" w:hAnsi="Microsoft JhengHei"/>
          <w:noProof/>
          <w:sz w:val="20"/>
          <w:szCs w:val="20"/>
        </w:rPr>
        <w:t>[3]</w:t>
      </w:r>
      <w:r w:rsidR="00807B6D">
        <w:rPr>
          <w:rFonts w:ascii="Microsoft JhengHei" w:eastAsia="Microsoft JhengHei" w:hAnsi="Microsoft JhengHei"/>
          <w:sz w:val="20"/>
          <w:szCs w:val="20"/>
        </w:rPr>
        <w:fldChar w:fldCharType="end"/>
      </w:r>
    </w:p>
    <w:p w14:paraId="7473FAB0" w14:textId="23FC717C" w:rsidR="00AF2337" w:rsidRPr="00E6790C" w:rsidRDefault="00AF2337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Are there other ways to treat my condition?</w:t>
      </w:r>
    </w:p>
    <w:p w14:paraId="7ED01A87" w14:textId="1970C674" w:rsidR="00E0557B" w:rsidRPr="00E6790C" w:rsidRDefault="00E0557B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Are there any side effects or risks?</w:t>
      </w:r>
      <w:r w:rsidR="005E0818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Pr="00E6790C">
        <w:rPr>
          <w:rFonts w:ascii="Microsoft JhengHei" w:eastAsia="Microsoft JhengHei" w:hAnsi="Microsoft JhengHei"/>
          <w:sz w:val="20"/>
          <w:szCs w:val="20"/>
        </w:rPr>
        <w:t>How long will I need treatment for?</w:t>
      </w:r>
      <w:r w:rsidR="005E0818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Pr="00E6790C">
        <w:rPr>
          <w:rFonts w:ascii="Microsoft JhengHei" w:eastAsia="Microsoft JhengHei" w:hAnsi="Microsoft JhengHei"/>
          <w:sz w:val="20"/>
          <w:szCs w:val="20"/>
        </w:rPr>
        <w:t>How effective is the treatment?</w:t>
      </w:r>
    </w:p>
    <w:p w14:paraId="537A48DE" w14:textId="3809EA26" w:rsidR="00B35E73" w:rsidRPr="00E6790C" w:rsidRDefault="00B35E73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Are there any alternatives or what will happen if I do not have any treatment?</w:t>
      </w:r>
    </w:p>
    <w:p w14:paraId="1CE29C5D" w14:textId="379608BF" w:rsidR="00B35E73" w:rsidRPr="00E6790C" w:rsidRDefault="00B35E73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>What happens next?  Do I need to come back and see you?</w:t>
      </w:r>
      <w:r w:rsidR="005E0818">
        <w:rPr>
          <w:rFonts w:ascii="Microsoft JhengHei" w:eastAsia="Microsoft JhengHei" w:hAnsi="Microsoft JhengHei"/>
          <w:sz w:val="20"/>
          <w:szCs w:val="20"/>
        </w:rPr>
        <w:t xml:space="preserve"> </w:t>
      </w:r>
      <w:r w:rsidR="00AD3B9E" w:rsidRPr="00E6790C">
        <w:rPr>
          <w:rFonts w:ascii="Microsoft JhengHei" w:eastAsia="Microsoft JhengHei" w:hAnsi="Microsoft JhengHei"/>
          <w:sz w:val="20"/>
          <w:szCs w:val="20"/>
        </w:rPr>
        <w:t>Where can I get more information?</w:t>
      </w:r>
    </w:p>
    <w:p w14:paraId="7BE5B829" w14:textId="77777777" w:rsidR="00EE30B8" w:rsidRDefault="00EE30B8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68E221D2" w14:textId="77777777" w:rsidR="0002537B" w:rsidRDefault="0002537B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79C1D0D6" w14:textId="77777777" w:rsidR="0002537B" w:rsidRDefault="0002537B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0BB5A886" w14:textId="77777777" w:rsidR="0002537B" w:rsidRDefault="0002537B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467BECF7" w14:textId="1B75A7DE" w:rsidR="00753E03" w:rsidRDefault="00753E03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  <w:r w:rsidRPr="00E6790C">
        <w:rPr>
          <w:rFonts w:ascii="Microsoft JhengHei" w:eastAsia="Microsoft JhengHei" w:hAnsi="Microsoft JhengHei"/>
          <w:b/>
          <w:bCs/>
          <w:sz w:val="20"/>
          <w:szCs w:val="20"/>
        </w:rPr>
        <w:lastRenderedPageBreak/>
        <w:t>AFTER YOUR APPOINTMENT</w:t>
      </w:r>
    </w:p>
    <w:p w14:paraId="3DEEA34A" w14:textId="77777777" w:rsidR="00630C09" w:rsidRDefault="00630C09" w:rsidP="00EE30B8">
      <w:pPr>
        <w:spacing w:after="0"/>
        <w:jc w:val="center"/>
        <w:rPr>
          <w:rFonts w:ascii="Microsoft JhengHei" w:eastAsia="Microsoft JhengHei" w:hAnsi="Microsoft JhengHei"/>
          <w:b/>
          <w:bCs/>
          <w:sz w:val="20"/>
          <w:szCs w:val="20"/>
        </w:rPr>
      </w:pPr>
    </w:p>
    <w:p w14:paraId="5BABB6B0" w14:textId="1207A833" w:rsidR="00323039" w:rsidRPr="00E6790C" w:rsidRDefault="00753E03" w:rsidP="00C65DF0">
      <w:pPr>
        <w:spacing w:after="0"/>
        <w:jc w:val="both"/>
        <w:rPr>
          <w:rFonts w:ascii="Microsoft JhengHei" w:eastAsia="Microsoft JhengHei" w:hAnsi="Microsoft JhengHei"/>
          <w:sz w:val="20"/>
          <w:szCs w:val="20"/>
        </w:rPr>
      </w:pPr>
      <w:r w:rsidRPr="00E6790C">
        <w:rPr>
          <w:rFonts w:ascii="Microsoft JhengHei" w:eastAsia="Microsoft JhengHei" w:hAnsi="Microsoft JhengHei"/>
          <w:sz w:val="20"/>
          <w:szCs w:val="20"/>
        </w:rPr>
        <w:t xml:space="preserve">It can be useful to note what was discussed.  Book any tests you need and put the dates in your diary. </w:t>
      </w:r>
      <w:r w:rsidR="00731709" w:rsidRPr="00E6790C">
        <w:rPr>
          <w:rFonts w:ascii="Microsoft JhengHei" w:eastAsia="Microsoft JhengHei" w:hAnsi="Microsoft JhengHei"/>
          <w:sz w:val="20"/>
          <w:szCs w:val="20"/>
        </w:rPr>
        <w:t>Follow up on test results and keep a note of them in your records/symptoms diary.</w:t>
      </w:r>
      <w:r w:rsidR="00323039" w:rsidRPr="00E6790C">
        <w:rPr>
          <w:rFonts w:ascii="Microsoft JhengHei" w:eastAsia="Microsoft JhengHei" w:hAnsi="Microsoft JhengHei"/>
          <w:sz w:val="20"/>
          <w:szCs w:val="20"/>
        </w:rPr>
        <w:t xml:space="preserve">  </w:t>
      </w:r>
      <w:r w:rsidR="00731709" w:rsidRPr="00E6790C">
        <w:rPr>
          <w:rFonts w:ascii="Microsoft JhengHei" w:eastAsia="Microsoft JhengHei" w:hAnsi="Microsoft JhengHei"/>
          <w:sz w:val="20"/>
          <w:szCs w:val="20"/>
        </w:rPr>
        <w:t xml:space="preserve">Take time to process the information.  PCOS is a complex condition, you may wish to talk over things with a friend, partner, family member or other PCOS friend.  </w:t>
      </w:r>
    </w:p>
    <w:p w14:paraId="2F6895B1" w14:textId="29A32E60" w:rsidR="0001795C" w:rsidRDefault="0001795C" w:rsidP="00E973DF">
      <w:pPr>
        <w:spacing w:after="0"/>
        <w:jc w:val="center"/>
        <w:rPr>
          <w:rFonts w:ascii="Microsoft JhengHei" w:eastAsia="Microsoft JhengHei" w:hAnsi="Microsoft JhengHei"/>
          <w:b/>
          <w:bCs/>
        </w:rPr>
      </w:pPr>
      <w:r w:rsidRPr="00E973DF">
        <w:rPr>
          <w:rFonts w:ascii="Microsoft JhengHei" w:eastAsia="Microsoft JhengHei" w:hAnsi="Microsoft JhengHei"/>
          <w:b/>
          <w:bCs/>
        </w:rPr>
        <w:t>PCOS S</w:t>
      </w:r>
      <w:r w:rsidR="00E973DF">
        <w:rPr>
          <w:rFonts w:ascii="Microsoft JhengHei" w:eastAsia="Microsoft JhengHei" w:hAnsi="Microsoft JhengHei"/>
          <w:b/>
          <w:bCs/>
        </w:rPr>
        <w:t>YMPTOMS CHECKLIST</w:t>
      </w:r>
    </w:p>
    <w:p w14:paraId="36AEDFC2" w14:textId="661A363B" w:rsidR="0001795C" w:rsidRPr="0002537B" w:rsidRDefault="001D61F0" w:rsidP="00C65DF0">
      <w:pPr>
        <w:spacing w:after="0"/>
        <w:jc w:val="both"/>
        <w:rPr>
          <w:rFonts w:ascii="Microsoft JhengHei" w:eastAsia="Microsoft JhengHei" w:hAnsi="Microsoft JhengHei"/>
          <w:i/>
          <w:iCs/>
          <w:sz w:val="18"/>
          <w:szCs w:val="18"/>
        </w:rPr>
      </w:pPr>
      <w:r w:rsidRPr="0002537B">
        <w:rPr>
          <w:rFonts w:ascii="Microsoft JhengHei" w:eastAsia="Microsoft JhengHei" w:hAnsi="Microsoft JhengHei"/>
          <w:i/>
          <w:iCs/>
          <w:sz w:val="18"/>
          <w:szCs w:val="18"/>
        </w:rPr>
        <w:t>You must n</w:t>
      </w:r>
      <w:r w:rsidR="00A4226B" w:rsidRPr="0002537B">
        <w:rPr>
          <w:rFonts w:ascii="Microsoft JhengHei" w:eastAsia="Microsoft JhengHei" w:hAnsi="Microsoft JhengHei"/>
          <w:i/>
          <w:iCs/>
          <w:sz w:val="18"/>
          <w:szCs w:val="18"/>
        </w:rPr>
        <w:t xml:space="preserve">ever </w:t>
      </w:r>
      <w:r w:rsidRPr="0002537B">
        <w:rPr>
          <w:rFonts w:ascii="Microsoft JhengHei" w:eastAsia="Microsoft JhengHei" w:hAnsi="Microsoft JhengHei"/>
          <w:i/>
          <w:iCs/>
          <w:sz w:val="18"/>
          <w:szCs w:val="18"/>
        </w:rPr>
        <w:t xml:space="preserve">try to diagnose yourself with PCOS.  It is very important to seek medical diagnosis as PCOS is a diagnosis of exclusion which means other possible conditions need to be ruled out.  </w:t>
      </w:r>
      <w:r w:rsidR="00A4226B" w:rsidRPr="0002537B">
        <w:rPr>
          <w:rFonts w:ascii="Microsoft JhengHei" w:eastAsia="Microsoft JhengHei" w:hAnsi="Microsoft JhengHei"/>
          <w:i/>
          <w:iCs/>
          <w:sz w:val="18"/>
          <w:szCs w:val="18"/>
        </w:rPr>
        <w:t>This information is for guidance only to help you record symptoms to bring with you to your Drs appointment.</w:t>
      </w:r>
    </w:p>
    <w:p w14:paraId="26ABF728" w14:textId="77777777" w:rsidR="00A4226B" w:rsidRDefault="00A4226B" w:rsidP="00C65DF0">
      <w:pPr>
        <w:spacing w:after="0"/>
        <w:jc w:val="both"/>
        <w:rPr>
          <w:rFonts w:ascii="Microsoft JhengHei" w:eastAsia="Microsoft JhengHei" w:hAnsi="Microsoft JhengHei"/>
        </w:rPr>
      </w:pPr>
    </w:p>
    <w:p w14:paraId="07B80F0B" w14:textId="6065EFBB" w:rsidR="00FD57DB" w:rsidRDefault="00D74F0B" w:rsidP="00C65DF0">
      <w:pPr>
        <w:spacing w:after="0"/>
        <w:jc w:val="both"/>
        <w:rPr>
          <w:rFonts w:ascii="Microsoft JhengHei" w:eastAsia="Microsoft JhengHei" w:hAnsi="Microsoft JhengHei"/>
        </w:rPr>
      </w:pPr>
      <w:r>
        <w:rPr>
          <w:rFonts w:ascii="Microsoft JhengHei" w:eastAsia="Microsoft JhengHei" w:hAnsi="Microsoft JhengHei"/>
        </w:rPr>
        <w:t xml:space="preserve">PCOS has many signs and symptoms in addition to the three </w:t>
      </w:r>
      <w:r w:rsidR="00FE0774">
        <w:rPr>
          <w:rFonts w:ascii="Microsoft JhengHei" w:eastAsia="Microsoft JhengHei" w:hAnsi="Microsoft JhengHei"/>
        </w:rPr>
        <w:t xml:space="preserve">classical features of PCOS which are </w:t>
      </w:r>
      <w:r w:rsidR="00FE0774" w:rsidRPr="005B3D27">
        <w:rPr>
          <w:rFonts w:ascii="Microsoft JhengHei" w:eastAsia="Microsoft JhengHei" w:hAnsi="Microsoft JhengHei"/>
          <w:b/>
          <w:bCs/>
          <w:i/>
          <w:iCs/>
        </w:rPr>
        <w:t>missing periods</w:t>
      </w:r>
      <w:r w:rsidR="00FE0774">
        <w:rPr>
          <w:rFonts w:ascii="Microsoft JhengHei" w:eastAsia="Microsoft JhengHei" w:hAnsi="Microsoft JhengHei"/>
        </w:rPr>
        <w:t xml:space="preserve">, </w:t>
      </w:r>
      <w:r w:rsidR="00FE0774" w:rsidRPr="005B3D27">
        <w:rPr>
          <w:rFonts w:ascii="Microsoft JhengHei" w:eastAsia="Microsoft JhengHei" w:hAnsi="Microsoft JhengHei"/>
          <w:b/>
          <w:bCs/>
          <w:i/>
          <w:iCs/>
        </w:rPr>
        <w:t>high androgen levels</w:t>
      </w:r>
      <w:r w:rsidR="00FE0774">
        <w:rPr>
          <w:rFonts w:ascii="Microsoft JhengHei" w:eastAsia="Microsoft JhengHei" w:hAnsi="Microsoft JhengHei"/>
        </w:rPr>
        <w:t xml:space="preserve"> and </w:t>
      </w:r>
      <w:r w:rsidR="00FE0774" w:rsidRPr="005B3D27">
        <w:rPr>
          <w:rFonts w:ascii="Microsoft JhengHei" w:eastAsia="Microsoft JhengHei" w:hAnsi="Microsoft JhengHei"/>
          <w:b/>
          <w:bCs/>
          <w:i/>
          <w:iCs/>
        </w:rPr>
        <w:t>cysts (immature follicles) on the ovaries</w:t>
      </w:r>
      <w:r w:rsidR="00FD57DB">
        <w:rPr>
          <w:rFonts w:ascii="Microsoft JhengHei" w:eastAsia="Microsoft JhengHei" w:hAnsi="Microsoft JhengHei"/>
        </w:rPr>
        <w:t xml:space="preserve"> and some of these may not, initially, seem to be related but can include:</w:t>
      </w:r>
    </w:p>
    <w:p w14:paraId="624EF9B5" w14:textId="77777777" w:rsidR="005B3D27" w:rsidRDefault="005B3D27" w:rsidP="00C65DF0">
      <w:pPr>
        <w:spacing w:after="0"/>
        <w:jc w:val="both"/>
        <w:rPr>
          <w:rFonts w:ascii="Microsoft JhengHei" w:eastAsia="Microsoft JhengHei" w:hAnsi="Microsoft JhengHei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93"/>
        <w:gridCol w:w="963"/>
      </w:tblGrid>
      <w:tr w:rsidR="00443CA6" w14:paraId="5F4DB204" w14:textId="77777777" w:rsidTr="002F4FF3">
        <w:tc>
          <w:tcPr>
            <w:tcW w:w="9493" w:type="dxa"/>
          </w:tcPr>
          <w:p w14:paraId="62B43035" w14:textId="3C397072" w:rsidR="005B3D27" w:rsidRPr="00E973DF" w:rsidRDefault="00E973DF" w:rsidP="00E973DF">
            <w:pPr>
              <w:jc w:val="center"/>
              <w:rPr>
                <w:rFonts w:ascii="Microsoft JhengHei" w:eastAsia="Microsoft JhengHei" w:hAnsi="Microsoft JhengHei"/>
                <w:b/>
                <w:bCs/>
              </w:rPr>
            </w:pPr>
            <w:r w:rsidRPr="00E973DF">
              <w:rPr>
                <w:rFonts w:ascii="Microsoft JhengHei" w:eastAsia="Microsoft JhengHei" w:hAnsi="Microsoft JhengHei"/>
                <w:b/>
                <w:bCs/>
              </w:rPr>
              <w:t>POSSIBLE PCOS SYMPTOMS</w:t>
            </w:r>
          </w:p>
        </w:tc>
        <w:tc>
          <w:tcPr>
            <w:tcW w:w="963" w:type="dxa"/>
          </w:tcPr>
          <w:p w14:paraId="35AA3F5D" w14:textId="316103A8" w:rsidR="005B3D27" w:rsidRDefault="00E973DF" w:rsidP="00C65DF0">
            <w:pPr>
              <w:jc w:val="both"/>
              <w:rPr>
                <w:rFonts w:ascii="Microsoft JhengHei" w:eastAsia="Microsoft JhengHei" w:hAnsi="Microsoft JhengHei"/>
              </w:rPr>
            </w:pPr>
            <w:r>
              <w:rPr>
                <w:rFonts w:ascii="Microsoft JhengHei" w:eastAsia="Microsoft JhengHei" w:hAnsi="Microsoft JhengHei"/>
                <w:noProof/>
              </w:rPr>
              <w:drawing>
                <wp:inline distT="0" distB="0" distL="0" distR="0" wp14:anchorId="71D60CC9" wp14:editId="40164210">
                  <wp:extent cx="371475" cy="371475"/>
                  <wp:effectExtent l="0" t="0" r="9525" b="0"/>
                  <wp:docPr id="2" name="Graphic 2" descr="Checkmark with solid fill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Graphic 2" descr="Checkmark with solid fill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1475" cy="371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43CA6" w14:paraId="16E52954" w14:textId="77777777" w:rsidTr="002F4FF3">
        <w:tc>
          <w:tcPr>
            <w:tcW w:w="9493" w:type="dxa"/>
          </w:tcPr>
          <w:p w14:paraId="42B33E7C" w14:textId="1716AA6E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Frequently missed periods</w:t>
            </w:r>
          </w:p>
        </w:tc>
        <w:tc>
          <w:tcPr>
            <w:tcW w:w="963" w:type="dxa"/>
          </w:tcPr>
          <w:p w14:paraId="7170FEA0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63A0EF24" w14:textId="77777777" w:rsidTr="002F4FF3">
        <w:tc>
          <w:tcPr>
            <w:tcW w:w="9493" w:type="dxa"/>
          </w:tcPr>
          <w:p w14:paraId="706F2FE3" w14:textId="3E40780C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Very heavy periods</w:t>
            </w:r>
          </w:p>
        </w:tc>
        <w:tc>
          <w:tcPr>
            <w:tcW w:w="963" w:type="dxa"/>
          </w:tcPr>
          <w:p w14:paraId="748D1664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631B2B53" w14:textId="77777777" w:rsidTr="002F4FF3">
        <w:tc>
          <w:tcPr>
            <w:tcW w:w="9493" w:type="dxa"/>
          </w:tcPr>
          <w:p w14:paraId="300318D0" w14:textId="64F68262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Bleeding monthly but no signs of ovulation (no egg released</w:t>
            </w:r>
            <w:r w:rsidR="002F4FF3" w:rsidRPr="00DB3E8A">
              <w:rPr>
                <w:rFonts w:ascii="Microsoft JhengHei" w:eastAsia="Microsoft JhengHei" w:hAnsi="Microsoft JhengHei"/>
                <w:sz w:val="20"/>
                <w:szCs w:val="20"/>
              </w:rPr>
              <w:t>/</w:t>
            </w: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difficulty trying to conceive)</w:t>
            </w:r>
          </w:p>
        </w:tc>
        <w:tc>
          <w:tcPr>
            <w:tcW w:w="963" w:type="dxa"/>
          </w:tcPr>
          <w:p w14:paraId="01DBAA26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7248A340" w14:textId="77777777" w:rsidTr="002F4FF3">
        <w:tc>
          <w:tcPr>
            <w:tcW w:w="9493" w:type="dxa"/>
          </w:tcPr>
          <w:p w14:paraId="2459FFD9" w14:textId="70016C76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Excess facial hair/neck hair</w:t>
            </w:r>
          </w:p>
        </w:tc>
        <w:tc>
          <w:tcPr>
            <w:tcW w:w="963" w:type="dxa"/>
          </w:tcPr>
          <w:p w14:paraId="2BB8F981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1B0F2CE7" w14:textId="77777777" w:rsidTr="002F4FF3">
        <w:tc>
          <w:tcPr>
            <w:tcW w:w="9493" w:type="dxa"/>
          </w:tcPr>
          <w:p w14:paraId="67ABC2D6" w14:textId="0A9D6664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 xml:space="preserve">Excess hair on the body – sometimes on chest, stomach, </w:t>
            </w:r>
            <w:r w:rsidR="002B5677" w:rsidRPr="00DB3E8A">
              <w:rPr>
                <w:rFonts w:ascii="Microsoft JhengHei" w:eastAsia="Microsoft JhengHei" w:hAnsi="Microsoft JhengHei"/>
                <w:sz w:val="20"/>
                <w:szCs w:val="20"/>
              </w:rPr>
              <w:t>thighs but this varies slightly</w:t>
            </w:r>
          </w:p>
        </w:tc>
        <w:tc>
          <w:tcPr>
            <w:tcW w:w="963" w:type="dxa"/>
          </w:tcPr>
          <w:p w14:paraId="435E7DDC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73F4C3E5" w14:textId="77777777" w:rsidTr="002F4FF3">
        <w:tc>
          <w:tcPr>
            <w:tcW w:w="9493" w:type="dxa"/>
          </w:tcPr>
          <w:p w14:paraId="303A5470" w14:textId="1DAA5913" w:rsidR="005B3D27" w:rsidRPr="00DB3E8A" w:rsidRDefault="002B567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Severe acne</w:t>
            </w:r>
            <w:r w:rsidR="005A069A">
              <w:rPr>
                <w:rFonts w:ascii="Microsoft JhengHei" w:eastAsia="Microsoft JhengHei" w:hAnsi="Microsoft JhengHei"/>
                <w:sz w:val="20"/>
                <w:szCs w:val="20"/>
              </w:rPr>
              <w:t xml:space="preserve"> and/or oily skin</w:t>
            </w:r>
          </w:p>
        </w:tc>
        <w:tc>
          <w:tcPr>
            <w:tcW w:w="963" w:type="dxa"/>
          </w:tcPr>
          <w:p w14:paraId="48C62135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29641875" w14:textId="77777777" w:rsidTr="002F4FF3">
        <w:tc>
          <w:tcPr>
            <w:tcW w:w="9493" w:type="dxa"/>
          </w:tcPr>
          <w:p w14:paraId="100C19A3" w14:textId="443CB78D" w:rsidR="005B3D27" w:rsidRPr="00DB3E8A" w:rsidRDefault="002B567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Weight gain (particularly in lower abdomen)</w:t>
            </w:r>
          </w:p>
        </w:tc>
        <w:tc>
          <w:tcPr>
            <w:tcW w:w="963" w:type="dxa"/>
          </w:tcPr>
          <w:p w14:paraId="3B4035FE" w14:textId="77777777" w:rsidR="005B3D27" w:rsidRPr="00DB3E8A" w:rsidRDefault="005B3D27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70D5AC33" w14:textId="77777777" w:rsidTr="002F4FF3">
        <w:tc>
          <w:tcPr>
            <w:tcW w:w="9493" w:type="dxa"/>
          </w:tcPr>
          <w:p w14:paraId="231BA2A8" w14:textId="50687C45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Difficulty losing weight</w:t>
            </w:r>
          </w:p>
        </w:tc>
        <w:tc>
          <w:tcPr>
            <w:tcW w:w="963" w:type="dxa"/>
          </w:tcPr>
          <w:p w14:paraId="763BD7E0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0AB21712" w14:textId="77777777" w:rsidTr="002F4FF3">
        <w:tc>
          <w:tcPr>
            <w:tcW w:w="9493" w:type="dxa"/>
          </w:tcPr>
          <w:p w14:paraId="4794D214" w14:textId="00ACAC74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Obesity</w:t>
            </w:r>
          </w:p>
        </w:tc>
        <w:tc>
          <w:tcPr>
            <w:tcW w:w="963" w:type="dxa"/>
          </w:tcPr>
          <w:p w14:paraId="334C219B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40109E31" w14:textId="77777777" w:rsidTr="002F4FF3">
        <w:tc>
          <w:tcPr>
            <w:tcW w:w="9493" w:type="dxa"/>
          </w:tcPr>
          <w:p w14:paraId="375BE886" w14:textId="454A7C96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Thickened, dark, velvety skin (acanthosis nigricans) usually on back of neck and in armpits</w:t>
            </w:r>
          </w:p>
        </w:tc>
        <w:tc>
          <w:tcPr>
            <w:tcW w:w="963" w:type="dxa"/>
          </w:tcPr>
          <w:p w14:paraId="5BF423DC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318D5C82" w14:textId="77777777" w:rsidTr="002F4FF3">
        <w:tc>
          <w:tcPr>
            <w:tcW w:w="9493" w:type="dxa"/>
          </w:tcPr>
          <w:p w14:paraId="7B9C2049" w14:textId="1F30F91F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Skin tags</w:t>
            </w:r>
          </w:p>
        </w:tc>
        <w:tc>
          <w:tcPr>
            <w:tcW w:w="963" w:type="dxa"/>
          </w:tcPr>
          <w:p w14:paraId="2F8F8FD3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63EF442E" w14:textId="77777777" w:rsidTr="002F4FF3">
        <w:tc>
          <w:tcPr>
            <w:tcW w:w="9493" w:type="dxa"/>
          </w:tcPr>
          <w:p w14:paraId="3FCE5779" w14:textId="1513922B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Thinning hair on head (particularly the front/top)</w:t>
            </w:r>
          </w:p>
        </w:tc>
        <w:tc>
          <w:tcPr>
            <w:tcW w:w="963" w:type="dxa"/>
          </w:tcPr>
          <w:p w14:paraId="69FE82DD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3B19A1" w14:paraId="5536C88F" w14:textId="77777777" w:rsidTr="002F4FF3">
        <w:tc>
          <w:tcPr>
            <w:tcW w:w="9493" w:type="dxa"/>
          </w:tcPr>
          <w:p w14:paraId="280E3D18" w14:textId="12864072" w:rsidR="003B19A1" w:rsidRPr="00DB3E8A" w:rsidRDefault="00B05171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Emotional problems (anxiety, depression)</w:t>
            </w:r>
          </w:p>
        </w:tc>
        <w:tc>
          <w:tcPr>
            <w:tcW w:w="963" w:type="dxa"/>
          </w:tcPr>
          <w:p w14:paraId="454A79FD" w14:textId="77777777" w:rsidR="003B19A1" w:rsidRPr="00DB3E8A" w:rsidRDefault="003B19A1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6DF55BB2" w14:textId="77777777" w:rsidTr="002F4FF3">
        <w:tc>
          <w:tcPr>
            <w:tcW w:w="9493" w:type="dxa"/>
          </w:tcPr>
          <w:p w14:paraId="509A7C7A" w14:textId="419F0F4B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Recurrent miscarriages</w:t>
            </w:r>
          </w:p>
        </w:tc>
        <w:tc>
          <w:tcPr>
            <w:tcW w:w="963" w:type="dxa"/>
          </w:tcPr>
          <w:p w14:paraId="51A62564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  <w:tr w:rsidR="00443CA6" w14:paraId="2568CAF0" w14:textId="77777777" w:rsidTr="002F4FF3">
        <w:tc>
          <w:tcPr>
            <w:tcW w:w="9493" w:type="dxa"/>
          </w:tcPr>
          <w:p w14:paraId="4759B6A8" w14:textId="4FD65318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  <w:r w:rsidRPr="00DB3E8A">
              <w:rPr>
                <w:rFonts w:ascii="Microsoft JhengHei" w:eastAsia="Microsoft JhengHei" w:hAnsi="Microsoft JhengHei"/>
                <w:sz w:val="20"/>
                <w:szCs w:val="20"/>
              </w:rPr>
              <w:t>Fatigue</w:t>
            </w:r>
            <w:r w:rsidR="001805ED">
              <w:rPr>
                <w:rFonts w:ascii="Microsoft JhengHei" w:eastAsia="Microsoft JhengHei" w:hAnsi="Microsoft JhengHei"/>
                <w:sz w:val="20"/>
                <w:szCs w:val="20"/>
              </w:rPr>
              <w:t xml:space="preserve">/Sleep </w:t>
            </w:r>
            <w:proofErr w:type="spellStart"/>
            <w:r w:rsidR="001805ED">
              <w:rPr>
                <w:rFonts w:ascii="Microsoft JhengHei" w:eastAsia="Microsoft JhengHei" w:hAnsi="Microsoft JhengHei"/>
                <w:sz w:val="20"/>
                <w:szCs w:val="20"/>
              </w:rPr>
              <w:t>Apnea</w:t>
            </w:r>
            <w:proofErr w:type="spellEnd"/>
          </w:p>
        </w:tc>
        <w:tc>
          <w:tcPr>
            <w:tcW w:w="963" w:type="dxa"/>
          </w:tcPr>
          <w:p w14:paraId="57C115A9" w14:textId="77777777" w:rsidR="0037479D" w:rsidRPr="00DB3E8A" w:rsidRDefault="0037479D" w:rsidP="00C65DF0">
            <w:pPr>
              <w:jc w:val="both"/>
              <w:rPr>
                <w:rFonts w:ascii="Microsoft JhengHei" w:eastAsia="Microsoft JhengHei" w:hAnsi="Microsoft JhengHei"/>
                <w:sz w:val="20"/>
                <w:szCs w:val="20"/>
              </w:rPr>
            </w:pPr>
          </w:p>
        </w:tc>
      </w:tr>
    </w:tbl>
    <w:p w14:paraId="60549BDB" w14:textId="77777777" w:rsidR="00752681" w:rsidRPr="00727FE8" w:rsidRDefault="00752681" w:rsidP="00752681">
      <w:pPr>
        <w:spacing w:after="0"/>
        <w:jc w:val="both"/>
        <w:rPr>
          <w:rFonts w:ascii="Microsoft JhengHei" w:eastAsia="Microsoft JhengHei" w:hAnsi="Microsoft JhengHei"/>
          <w:sz w:val="16"/>
          <w:szCs w:val="16"/>
        </w:rPr>
      </w:pPr>
      <w:r w:rsidRPr="00727FE8">
        <w:rPr>
          <w:rFonts w:ascii="Microsoft JhengHei" w:eastAsia="Microsoft JhengHei" w:hAnsi="Microsoft JhengHei"/>
          <w:sz w:val="16"/>
          <w:szCs w:val="16"/>
        </w:rPr>
        <w:t>References</w:t>
      </w:r>
    </w:p>
    <w:p w14:paraId="707AB64C" w14:textId="7E9E722B" w:rsidR="00807B6D" w:rsidRPr="00727FE8" w:rsidRDefault="00752681" w:rsidP="00807B6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Microsoft JhengHei" w:eastAsia="Microsoft JhengHei" w:hAnsi="Microsoft JhengHei" w:cs="Times New Roman"/>
          <w:noProof/>
          <w:sz w:val="16"/>
          <w:szCs w:val="16"/>
        </w:rPr>
      </w:pPr>
      <w:r w:rsidRPr="00727FE8">
        <w:rPr>
          <w:rFonts w:ascii="Microsoft JhengHei" w:eastAsia="Microsoft JhengHei" w:hAnsi="Microsoft JhengHei"/>
          <w:sz w:val="16"/>
          <w:szCs w:val="16"/>
        </w:rPr>
        <w:fldChar w:fldCharType="begin" w:fldLock="1"/>
      </w:r>
      <w:r w:rsidRPr="00727FE8">
        <w:rPr>
          <w:rFonts w:ascii="Microsoft JhengHei" w:eastAsia="Microsoft JhengHei" w:hAnsi="Microsoft JhengHei"/>
          <w:sz w:val="16"/>
          <w:szCs w:val="16"/>
        </w:rPr>
        <w:instrText xml:space="preserve">ADDIN Mendeley Bibliography CSL_BIBLIOGRAPHY </w:instrText>
      </w:r>
      <w:r w:rsidRPr="00727FE8">
        <w:rPr>
          <w:rFonts w:ascii="Microsoft JhengHei" w:eastAsia="Microsoft JhengHei" w:hAnsi="Microsoft JhengHei"/>
          <w:sz w:val="16"/>
          <w:szCs w:val="16"/>
        </w:rPr>
        <w:fldChar w:fldCharType="separate"/>
      </w:r>
      <w:r w:rsidR="00807B6D" w:rsidRPr="00727FE8">
        <w:rPr>
          <w:rFonts w:ascii="Microsoft JhengHei" w:eastAsia="Microsoft JhengHei" w:hAnsi="Microsoft JhengHei" w:cs="Times New Roman"/>
          <w:noProof/>
          <w:sz w:val="16"/>
          <w:szCs w:val="16"/>
        </w:rPr>
        <w:t>[1]</w:t>
      </w:r>
      <w:r w:rsidR="00807B6D" w:rsidRPr="00727FE8">
        <w:rPr>
          <w:rFonts w:ascii="Microsoft JhengHei" w:eastAsia="Microsoft JhengHei" w:hAnsi="Microsoft JhengHei" w:cs="Times New Roman"/>
          <w:noProof/>
          <w:sz w:val="16"/>
          <w:szCs w:val="16"/>
        </w:rPr>
        <w:tab/>
        <w:t>PCOS Question Prompt List - Monash Centre for Health Research and Implementation (MCHRI), (n.d.). https://www.monash.edu/medicine/sphpm/mchri/pcos/resources/pcos-question-prompt-list (accessed April 30, 2022).</w:t>
      </w:r>
    </w:p>
    <w:p w14:paraId="2EB06CAF" w14:textId="77777777" w:rsidR="00807B6D" w:rsidRPr="00727FE8" w:rsidRDefault="00807B6D" w:rsidP="00807B6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Microsoft JhengHei" w:eastAsia="Microsoft JhengHei" w:hAnsi="Microsoft JhengHei" w:cs="Times New Roman"/>
          <w:noProof/>
          <w:sz w:val="16"/>
          <w:szCs w:val="16"/>
        </w:rPr>
      </w:pPr>
      <w:r w:rsidRPr="00727FE8">
        <w:rPr>
          <w:rFonts w:ascii="Microsoft JhengHei" w:eastAsia="Microsoft JhengHei" w:hAnsi="Microsoft JhengHei" w:cs="Times New Roman"/>
          <w:noProof/>
          <w:sz w:val="16"/>
          <w:szCs w:val="16"/>
        </w:rPr>
        <w:t>[2]</w:t>
      </w:r>
      <w:r w:rsidRPr="00727FE8">
        <w:rPr>
          <w:rFonts w:ascii="Microsoft JhengHei" w:eastAsia="Microsoft JhengHei" w:hAnsi="Microsoft JhengHei" w:cs="Times New Roman"/>
          <w:noProof/>
          <w:sz w:val="16"/>
          <w:szCs w:val="16"/>
        </w:rPr>
        <w:tab/>
        <w:t>What to ask your doctor - NHS, (n.d.). https://www.nhs.uk/nhs-services/gps/what-to-ask-your-doctor/ (accessed April 29, 2022).</w:t>
      </w:r>
    </w:p>
    <w:p w14:paraId="41463EC8" w14:textId="77777777" w:rsidR="00807B6D" w:rsidRPr="00727FE8" w:rsidRDefault="00807B6D" w:rsidP="00807B6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Microsoft JhengHei" w:eastAsia="Microsoft JhengHei" w:hAnsi="Microsoft JhengHei"/>
          <w:noProof/>
          <w:sz w:val="16"/>
          <w:szCs w:val="16"/>
        </w:rPr>
      </w:pPr>
      <w:r w:rsidRPr="00727FE8">
        <w:rPr>
          <w:rFonts w:ascii="Microsoft JhengHei" w:eastAsia="Microsoft JhengHei" w:hAnsi="Microsoft JhengHei" w:cs="Times New Roman"/>
          <w:noProof/>
          <w:sz w:val="16"/>
          <w:szCs w:val="16"/>
        </w:rPr>
        <w:t>[3]</w:t>
      </w:r>
      <w:r w:rsidRPr="00727FE8">
        <w:rPr>
          <w:rFonts w:ascii="Microsoft JhengHei" w:eastAsia="Microsoft JhengHei" w:hAnsi="Microsoft JhengHei" w:cs="Times New Roman"/>
          <w:noProof/>
          <w:sz w:val="16"/>
          <w:szCs w:val="16"/>
        </w:rPr>
        <w:tab/>
        <w:t>Polycystic ovary syndrome - NICE CKS, (n.d.). https://cks.nice.org.uk/polycystic-ovary-syndrome#!scenario (accessed November 16, 2019).</w:t>
      </w:r>
    </w:p>
    <w:p w14:paraId="59141EE3" w14:textId="77777777" w:rsidR="003D1398" w:rsidRDefault="00752681" w:rsidP="00C65DF0">
      <w:pPr>
        <w:spacing w:after="0"/>
        <w:jc w:val="both"/>
        <w:rPr>
          <w:rFonts w:ascii="Microsoft JhengHei" w:eastAsia="Microsoft JhengHei" w:hAnsi="Microsoft JhengHei"/>
          <w:sz w:val="16"/>
          <w:szCs w:val="16"/>
        </w:rPr>
      </w:pPr>
      <w:r w:rsidRPr="00727FE8">
        <w:rPr>
          <w:rFonts w:ascii="Microsoft JhengHei" w:eastAsia="Microsoft JhengHei" w:hAnsi="Microsoft JhengHei"/>
          <w:sz w:val="16"/>
          <w:szCs w:val="16"/>
        </w:rPr>
        <w:fldChar w:fldCharType="end"/>
      </w:r>
      <w:bookmarkStart w:id="0" w:name="_Hlk102172114"/>
    </w:p>
    <w:p w14:paraId="1DC71218" w14:textId="371E0276" w:rsidR="00541B83" w:rsidRPr="002E3E37" w:rsidRDefault="00752681" w:rsidP="00C65DF0">
      <w:pPr>
        <w:spacing w:after="0"/>
        <w:jc w:val="both"/>
        <w:rPr>
          <w:rFonts w:ascii="Microsoft JhengHei" w:eastAsia="Microsoft JhengHei" w:hAnsi="Microsoft JhengHei"/>
        </w:rPr>
      </w:pPr>
      <w:r w:rsidRPr="00727FE8">
        <w:rPr>
          <w:rFonts w:ascii="Microsoft JhengHei" w:eastAsia="Microsoft JhengHei" w:hAnsi="Microsoft JhengHei"/>
          <w:sz w:val="16"/>
          <w:szCs w:val="16"/>
        </w:rPr>
        <w:t xml:space="preserve">© PCOS Vitality 2022.  DISCLAIMER: Not medical advice.  Always consult your </w:t>
      </w:r>
      <w:proofErr w:type="spellStart"/>
      <w:r w:rsidRPr="00727FE8">
        <w:rPr>
          <w:rFonts w:ascii="Microsoft JhengHei" w:eastAsia="Microsoft JhengHei" w:hAnsi="Microsoft JhengHei"/>
          <w:sz w:val="16"/>
          <w:szCs w:val="16"/>
        </w:rPr>
        <w:t>Dr.</w:t>
      </w:r>
      <w:proofErr w:type="spellEnd"/>
      <w:r w:rsidRPr="00727FE8">
        <w:rPr>
          <w:rFonts w:ascii="Microsoft JhengHei" w:eastAsia="Microsoft JhengHei" w:hAnsi="Microsoft JhengHei"/>
          <w:sz w:val="16"/>
          <w:szCs w:val="16"/>
        </w:rPr>
        <w:t xml:space="preserve">  PCOS Vitality do not recommend any treatment or course of action.  Do not under any circumstances diagnose yourself – always seek medical attention.</w:t>
      </w:r>
      <w:bookmarkEnd w:id="0"/>
      <w:r w:rsidR="00E255E1">
        <w:rPr>
          <w:rFonts w:ascii="Microsoft JhengHei" w:eastAsia="Microsoft JhengHei" w:hAnsi="Microsoft JhengHei"/>
          <w:sz w:val="16"/>
          <w:szCs w:val="16"/>
        </w:rPr>
        <w:t xml:space="preserve">  Special thanks to Daisy PCOS Leaders for their contributions</w:t>
      </w:r>
      <w:r w:rsidR="00AE7A4D">
        <w:rPr>
          <w:rFonts w:ascii="Microsoft JhengHei" w:eastAsia="Microsoft JhengHei" w:hAnsi="Microsoft JhengHei"/>
          <w:sz w:val="16"/>
          <w:szCs w:val="16"/>
        </w:rPr>
        <w:t xml:space="preserve">.  </w:t>
      </w:r>
      <w:r w:rsidR="00412DC1">
        <w:rPr>
          <w:rFonts w:ascii="Microsoft JhengHei" w:eastAsia="Microsoft JhengHei" w:hAnsi="Microsoft JhengHei"/>
          <w:sz w:val="16"/>
          <w:szCs w:val="16"/>
        </w:rPr>
        <w:t xml:space="preserve">Sincere thanks to Symone </w:t>
      </w:r>
      <w:proofErr w:type="spellStart"/>
      <w:r w:rsidR="00412DC1">
        <w:rPr>
          <w:rFonts w:ascii="Microsoft JhengHei" w:eastAsia="Microsoft JhengHei" w:hAnsi="Microsoft JhengHei"/>
          <w:sz w:val="16"/>
          <w:szCs w:val="16"/>
        </w:rPr>
        <w:t>Collicutt</w:t>
      </w:r>
      <w:proofErr w:type="spellEnd"/>
      <w:r w:rsidR="00412DC1">
        <w:rPr>
          <w:rFonts w:ascii="Microsoft JhengHei" w:eastAsia="Microsoft JhengHei" w:hAnsi="Microsoft JhengHei"/>
          <w:sz w:val="16"/>
          <w:szCs w:val="16"/>
        </w:rPr>
        <w:t xml:space="preserve"> and Hannah Hegarty</w:t>
      </w:r>
      <w:r w:rsidR="006233EB">
        <w:rPr>
          <w:rFonts w:ascii="Microsoft JhengHei" w:eastAsia="Microsoft JhengHei" w:hAnsi="Microsoft JhengHei"/>
          <w:sz w:val="16"/>
          <w:szCs w:val="16"/>
        </w:rPr>
        <w:t xml:space="preserve"> from Daisy PCOS Leaders Team</w:t>
      </w:r>
      <w:r w:rsidR="00412DC1">
        <w:rPr>
          <w:rFonts w:ascii="Microsoft JhengHei" w:eastAsia="Microsoft JhengHei" w:hAnsi="Microsoft JhengHei"/>
          <w:sz w:val="16"/>
          <w:szCs w:val="16"/>
        </w:rPr>
        <w:t xml:space="preserve"> </w:t>
      </w:r>
      <w:r w:rsidR="00D45741">
        <w:rPr>
          <w:rFonts w:ascii="Microsoft JhengHei" w:eastAsia="Microsoft JhengHei" w:hAnsi="Microsoft JhengHei"/>
          <w:sz w:val="16"/>
          <w:szCs w:val="16"/>
        </w:rPr>
        <w:t xml:space="preserve">and Dr P </w:t>
      </w:r>
      <w:proofErr w:type="spellStart"/>
      <w:r w:rsidR="00D45741">
        <w:rPr>
          <w:rFonts w:ascii="Microsoft JhengHei" w:eastAsia="Microsoft JhengHei" w:hAnsi="Microsoft JhengHei"/>
          <w:sz w:val="16"/>
          <w:szCs w:val="16"/>
        </w:rPr>
        <w:t>Kempegowda</w:t>
      </w:r>
      <w:proofErr w:type="spellEnd"/>
      <w:r w:rsidR="00D45741">
        <w:rPr>
          <w:rFonts w:ascii="Microsoft JhengHei" w:eastAsia="Microsoft JhengHei" w:hAnsi="Microsoft JhengHei"/>
          <w:sz w:val="16"/>
          <w:szCs w:val="16"/>
        </w:rPr>
        <w:t xml:space="preserve"> for their contribution</w:t>
      </w:r>
      <w:r w:rsidR="00707B14">
        <w:rPr>
          <w:rFonts w:ascii="Microsoft JhengHei" w:eastAsia="Microsoft JhengHei" w:hAnsi="Microsoft JhengHei"/>
          <w:sz w:val="16"/>
          <w:szCs w:val="16"/>
        </w:rPr>
        <w:t>s</w:t>
      </w:r>
      <w:r w:rsidR="003D1398">
        <w:rPr>
          <w:rFonts w:ascii="Microsoft JhengHei" w:eastAsia="Microsoft JhengHei" w:hAnsi="Microsoft JhengHei"/>
          <w:sz w:val="16"/>
          <w:szCs w:val="16"/>
        </w:rPr>
        <w:t xml:space="preserve"> to this guide.</w:t>
      </w:r>
    </w:p>
    <w:sectPr w:rsidR="00541B83" w:rsidRPr="002E3E37" w:rsidSect="005E3D6F">
      <w:headerReference w:type="default" r:id="rId11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A7833A" w14:textId="77777777" w:rsidR="006338CE" w:rsidRDefault="006338CE" w:rsidP="001663FF">
      <w:pPr>
        <w:spacing w:after="0" w:line="240" w:lineRule="auto"/>
      </w:pPr>
      <w:r>
        <w:separator/>
      </w:r>
    </w:p>
  </w:endnote>
  <w:endnote w:type="continuationSeparator" w:id="0">
    <w:p w14:paraId="4E68060C" w14:textId="77777777" w:rsidR="006338CE" w:rsidRDefault="006338CE" w:rsidP="001663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icrosoft JhengHe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9FFDDE" w14:textId="77777777" w:rsidR="006338CE" w:rsidRDefault="006338CE" w:rsidP="001663FF">
      <w:pPr>
        <w:spacing w:after="0" w:line="240" w:lineRule="auto"/>
      </w:pPr>
      <w:r>
        <w:separator/>
      </w:r>
    </w:p>
  </w:footnote>
  <w:footnote w:type="continuationSeparator" w:id="0">
    <w:p w14:paraId="262D64F2" w14:textId="77777777" w:rsidR="006338CE" w:rsidRDefault="006338CE" w:rsidP="001663F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8336367"/>
      <w:docPartObj>
        <w:docPartGallery w:val="Page Numbers (Top of Page)"/>
        <w:docPartUnique/>
      </w:docPartObj>
    </w:sdtPr>
    <w:sdtEndPr/>
    <w:sdtContent>
      <w:p w14:paraId="7DE1A527" w14:textId="77777777" w:rsidR="001663FF" w:rsidRDefault="001663FF">
        <w:pPr>
          <w:pStyle w:val="Header"/>
          <w:jc w:val="right"/>
        </w:pPr>
        <w:r>
          <w:t xml:space="preserve">Page </w:t>
        </w:r>
        <w:r>
          <w:rPr>
            <w:b/>
            <w:bCs/>
            <w:sz w:val="24"/>
            <w:szCs w:val="24"/>
          </w:rPr>
          <w:fldChar w:fldCharType="begin"/>
        </w:r>
        <w:r>
          <w:rPr>
            <w:b/>
            <w:bCs/>
          </w:rPr>
          <w:instrText xml:space="preserve"> PAGE </w:instrText>
        </w:r>
        <w:r>
          <w:rPr>
            <w:b/>
            <w:bCs/>
            <w:sz w:val="24"/>
            <w:szCs w:val="24"/>
          </w:rPr>
          <w:fldChar w:fldCharType="separate"/>
        </w:r>
        <w:r>
          <w:rPr>
            <w:b/>
            <w:bCs/>
            <w:noProof/>
          </w:rPr>
          <w:t>2</w:t>
        </w:r>
        <w:r>
          <w:rPr>
            <w:b/>
            <w:bCs/>
            <w:sz w:val="24"/>
            <w:szCs w:val="24"/>
          </w:rPr>
          <w:fldChar w:fldCharType="end"/>
        </w:r>
        <w:r>
          <w:t xml:space="preserve"> of </w:t>
        </w:r>
        <w:r>
          <w:rPr>
            <w:b/>
            <w:bCs/>
            <w:sz w:val="24"/>
            <w:szCs w:val="24"/>
          </w:rPr>
          <w:fldChar w:fldCharType="begin"/>
        </w:r>
        <w:r>
          <w:rPr>
            <w:b/>
            <w:bCs/>
          </w:rPr>
          <w:instrText xml:space="preserve"> NUMPAGES  </w:instrText>
        </w:r>
        <w:r>
          <w:rPr>
            <w:b/>
            <w:bCs/>
            <w:sz w:val="24"/>
            <w:szCs w:val="24"/>
          </w:rPr>
          <w:fldChar w:fldCharType="separate"/>
        </w:r>
        <w:r>
          <w:rPr>
            <w:b/>
            <w:bCs/>
            <w:noProof/>
          </w:rPr>
          <w:t>2</w:t>
        </w:r>
        <w:r>
          <w:rPr>
            <w:b/>
            <w:bCs/>
            <w:sz w:val="24"/>
            <w:szCs w:val="24"/>
          </w:rPr>
          <w:fldChar w:fldCharType="end"/>
        </w:r>
      </w:p>
    </w:sdtContent>
  </w:sdt>
  <w:p w14:paraId="627AA31D" w14:textId="77777777" w:rsidR="001663FF" w:rsidRDefault="001663F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DE7070"/>
    <w:multiLevelType w:val="multilevel"/>
    <w:tmpl w:val="7C0ECC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DBA689B"/>
    <w:multiLevelType w:val="multilevel"/>
    <w:tmpl w:val="980ED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3F63037D"/>
    <w:multiLevelType w:val="multilevel"/>
    <w:tmpl w:val="25FC8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41383A2A"/>
    <w:multiLevelType w:val="multilevel"/>
    <w:tmpl w:val="1F5A42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45A4726D"/>
    <w:multiLevelType w:val="multilevel"/>
    <w:tmpl w:val="30CC84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4C4C55C3"/>
    <w:multiLevelType w:val="multilevel"/>
    <w:tmpl w:val="C17418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6EA74617"/>
    <w:multiLevelType w:val="multilevel"/>
    <w:tmpl w:val="4C583D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7486142E"/>
    <w:multiLevelType w:val="multilevel"/>
    <w:tmpl w:val="ADDC6B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78E778A4"/>
    <w:multiLevelType w:val="multilevel"/>
    <w:tmpl w:val="F19235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2049644834">
    <w:abstractNumId w:val="0"/>
  </w:num>
  <w:num w:numId="2" w16cid:durableId="1485701524">
    <w:abstractNumId w:val="5"/>
  </w:num>
  <w:num w:numId="3" w16cid:durableId="872690048">
    <w:abstractNumId w:val="4"/>
  </w:num>
  <w:num w:numId="4" w16cid:durableId="857962465">
    <w:abstractNumId w:val="3"/>
  </w:num>
  <w:num w:numId="5" w16cid:durableId="908150941">
    <w:abstractNumId w:val="2"/>
  </w:num>
  <w:num w:numId="6" w16cid:durableId="55325571">
    <w:abstractNumId w:val="7"/>
  </w:num>
  <w:num w:numId="7" w16cid:durableId="1918204358">
    <w:abstractNumId w:val="6"/>
  </w:num>
  <w:num w:numId="8" w16cid:durableId="1645430112">
    <w:abstractNumId w:val="1"/>
  </w:num>
  <w:num w:numId="9" w16cid:durableId="70945648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97A42"/>
    <w:rsid w:val="0001795C"/>
    <w:rsid w:val="00022E8E"/>
    <w:rsid w:val="0002537B"/>
    <w:rsid w:val="000E7A9F"/>
    <w:rsid w:val="001663FF"/>
    <w:rsid w:val="001805ED"/>
    <w:rsid w:val="001D61F0"/>
    <w:rsid w:val="001E01A1"/>
    <w:rsid w:val="00256C1D"/>
    <w:rsid w:val="002B5677"/>
    <w:rsid w:val="002E3E37"/>
    <w:rsid w:val="002F4FF3"/>
    <w:rsid w:val="00323039"/>
    <w:rsid w:val="003629F1"/>
    <w:rsid w:val="0037479D"/>
    <w:rsid w:val="003B19A1"/>
    <w:rsid w:val="003C7295"/>
    <w:rsid w:val="003D1398"/>
    <w:rsid w:val="003E632F"/>
    <w:rsid w:val="003F58B7"/>
    <w:rsid w:val="0040465E"/>
    <w:rsid w:val="00407B26"/>
    <w:rsid w:val="00412DC1"/>
    <w:rsid w:val="00413236"/>
    <w:rsid w:val="00436248"/>
    <w:rsid w:val="00443CA6"/>
    <w:rsid w:val="00453CF8"/>
    <w:rsid w:val="00471BD2"/>
    <w:rsid w:val="004E5A82"/>
    <w:rsid w:val="004F0D64"/>
    <w:rsid w:val="004F5F93"/>
    <w:rsid w:val="00541B83"/>
    <w:rsid w:val="00562D3F"/>
    <w:rsid w:val="0057046C"/>
    <w:rsid w:val="00576416"/>
    <w:rsid w:val="005764F4"/>
    <w:rsid w:val="005A069A"/>
    <w:rsid w:val="005A1B16"/>
    <w:rsid w:val="005A2449"/>
    <w:rsid w:val="005B3D27"/>
    <w:rsid w:val="005E0818"/>
    <w:rsid w:val="005E3D6F"/>
    <w:rsid w:val="006233EB"/>
    <w:rsid w:val="00630C09"/>
    <w:rsid w:val="006338CE"/>
    <w:rsid w:val="00696CDE"/>
    <w:rsid w:val="006A3684"/>
    <w:rsid w:val="006C5E93"/>
    <w:rsid w:val="006D0CFE"/>
    <w:rsid w:val="006D21DA"/>
    <w:rsid w:val="006E4761"/>
    <w:rsid w:val="00707B14"/>
    <w:rsid w:val="00727FE8"/>
    <w:rsid w:val="00731709"/>
    <w:rsid w:val="007361AA"/>
    <w:rsid w:val="00752681"/>
    <w:rsid w:val="00753E03"/>
    <w:rsid w:val="00807B6D"/>
    <w:rsid w:val="008F39D9"/>
    <w:rsid w:val="009025A6"/>
    <w:rsid w:val="009126AA"/>
    <w:rsid w:val="00997A42"/>
    <w:rsid w:val="00A0288C"/>
    <w:rsid w:val="00A4226B"/>
    <w:rsid w:val="00AD3B9E"/>
    <w:rsid w:val="00AE7A4D"/>
    <w:rsid w:val="00AF2337"/>
    <w:rsid w:val="00AF4C13"/>
    <w:rsid w:val="00B05171"/>
    <w:rsid w:val="00B35E73"/>
    <w:rsid w:val="00B52D9A"/>
    <w:rsid w:val="00B84D37"/>
    <w:rsid w:val="00B85416"/>
    <w:rsid w:val="00C21939"/>
    <w:rsid w:val="00C311A0"/>
    <w:rsid w:val="00C4342C"/>
    <w:rsid w:val="00C65DF0"/>
    <w:rsid w:val="00D45741"/>
    <w:rsid w:val="00D74F0B"/>
    <w:rsid w:val="00D8497F"/>
    <w:rsid w:val="00DB3E8A"/>
    <w:rsid w:val="00E0557B"/>
    <w:rsid w:val="00E255E1"/>
    <w:rsid w:val="00E6790C"/>
    <w:rsid w:val="00E973DF"/>
    <w:rsid w:val="00E974EB"/>
    <w:rsid w:val="00EE30B8"/>
    <w:rsid w:val="00F63AB2"/>
    <w:rsid w:val="00FB105E"/>
    <w:rsid w:val="00FD57DB"/>
    <w:rsid w:val="00FE07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A919938"/>
  <w15:chartTrackingRefBased/>
  <w15:docId w15:val="{770D37D8-29B3-4E2B-ACCD-58909052FB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3D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B3D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663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3FF"/>
  </w:style>
  <w:style w:type="paragraph" w:styleId="Footer">
    <w:name w:val="footer"/>
    <w:basedOn w:val="Normal"/>
    <w:link w:val="FooterChar"/>
    <w:uiPriority w:val="99"/>
    <w:unhideWhenUsed/>
    <w:rsid w:val="001663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3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904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425F28-6D38-442C-BE7C-A3FA07EE11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</TotalTime>
  <Pages>2</Pages>
  <Words>950</Words>
  <Characters>541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 BUSBY</dc:creator>
  <cp:keywords/>
  <dc:description/>
  <cp:lastModifiedBy>Mo BUSBY</cp:lastModifiedBy>
  <cp:revision>88</cp:revision>
  <cp:lastPrinted>2022-05-03T21:36:00Z</cp:lastPrinted>
  <dcterms:created xsi:type="dcterms:W3CDTF">2022-04-29T22:44:00Z</dcterms:created>
  <dcterms:modified xsi:type="dcterms:W3CDTF">2022-06-07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98870a9-6952-37b7-bfbb-90f6f0c9689b</vt:lpwstr>
  </property>
  <property fmtid="{D5CDD505-2E9C-101B-9397-08002B2CF9AE}" pid="4" name="Mendeley Citation Style_1">
    <vt:lpwstr>http://www.zotero.org/styles/maturit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aturitas</vt:lpwstr>
  </property>
  <property fmtid="{D5CDD505-2E9C-101B-9397-08002B2CF9AE}" pid="20" name="Mendeley Recent Style Name 7_1">
    <vt:lpwstr>Maturitas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